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1D6F" w:rsidRDefault="00F81D6F" w:rsidP="00F81D6F">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Pr="00E0779F">
        <w:rPr>
          <w:rFonts w:ascii="Times New Roman" w:eastAsia="Times New Roman" w:hAnsi="Times New Roman" w:cs="Times New Roman"/>
          <w:sz w:val="24"/>
          <w:szCs w:val="24"/>
        </w:rPr>
        <w:t>F</w:t>
      </w:r>
      <w:r w:rsidRPr="00896E43">
        <w:rPr>
          <w:rFonts w:ascii="Times New Roman" w:eastAsia="Times New Roman" w:hAnsi="Times New Roman" w:cs="Times New Roman"/>
          <w:sz w:val="24"/>
          <w:szCs w:val="24"/>
        </w:rPr>
        <w:t xml:space="preserve">iner scale </w:t>
      </w:r>
      <w:r>
        <w:rPr>
          <w:rFonts w:ascii="Times New Roman" w:eastAsia="Times New Roman" w:hAnsi="Times New Roman" w:cs="Times New Roman"/>
          <w:sz w:val="24"/>
          <w:szCs w:val="24"/>
        </w:rPr>
        <w:t xml:space="preserve">ecological research is </w:t>
      </w:r>
      <w:r w:rsidRPr="004C4000">
        <w:rPr>
          <w:rFonts w:ascii="Times New Roman" w:eastAsia="Times New Roman" w:hAnsi="Times New Roman" w:cs="Times New Roman"/>
          <w:sz w:val="24"/>
          <w:szCs w:val="24"/>
        </w:rPr>
        <w:t>needed to further our ability to predict change</w:t>
      </w:r>
      <w:r>
        <w:rPr>
          <w:rFonts w:ascii="Times New Roman" w:eastAsia="Times New Roman" w:hAnsi="Times New Roman" w:cs="Times New Roman"/>
          <w:sz w:val="24"/>
          <w:szCs w:val="24"/>
        </w:rPr>
        <w:t xml:space="preserve"> at the global scale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w:instrText>
      </w:r>
      <w:r w:rsidRPr="00F81D6F">
        <w:rPr>
          <w:rFonts w:ascii="Times New Roman" w:eastAsia="Times New Roman" w:hAnsi="Times New Roman" w:cs="Times New Roman"/>
          <w:sz w:val="24"/>
          <w:szCs w:val="24"/>
          <w:lang w:val="fr-CA"/>
        </w:rPr>
        <w:instrText>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fr-CA"/>
        </w:rPr>
        <w:t>.</w:t>
      </w:r>
      <w:r w:rsidR="00EE582A">
        <w:rPr>
          <w:rFonts w:ascii="Times New Roman" w:eastAsia="Times New Roman" w:hAnsi="Times New Roman" w:cs="Times New Roman"/>
          <w:sz w:val="24"/>
          <w:szCs w:val="24"/>
          <w:lang w:val="fr-CA"/>
        </w:rPr>
        <w:t xml:space="preserve"> </w:t>
      </w:r>
    </w:p>
    <w:p w:rsidR="00EE582A" w:rsidRDefault="00EE582A" w:rsidP="00F81D6F">
      <w:pPr>
        <w:spacing w:after="240" w:line="480" w:lineRule="auto"/>
        <w:rPr>
          <w:rFonts w:ascii="Times New Roman" w:eastAsia="Times New Roman" w:hAnsi="Times New Roman" w:cs="Times New Roman"/>
          <w:sz w:val="24"/>
          <w:szCs w:val="24"/>
          <w:lang w:val="fr-CA"/>
        </w:rPr>
      </w:pPr>
    </w:p>
    <w:p w:rsidR="00EE582A" w:rsidRDefault="00EE582A" w:rsidP="00EE582A">
      <w:pPr>
        <w:spacing w:after="240" w:line="480" w:lineRule="auto"/>
        <w:rPr>
          <w:rFonts w:ascii="Times New Roman" w:eastAsia="Times New Roman" w:hAnsi="Times New Roman" w:cs="Times New Roman"/>
          <w:sz w:val="24"/>
          <w:szCs w:val="24"/>
          <w:lang w:val="fr-CA"/>
        </w:rPr>
      </w:pPr>
      <w:r w:rsidRPr="0007763B">
        <w:rPr>
          <w:rFonts w:ascii="Times New Roman" w:eastAsia="Times New Roman" w:hAnsi="Times New Roman" w:cs="Times New Roman"/>
          <w:sz w:val="24"/>
          <w:szCs w:val="24"/>
        </w:rPr>
        <w:t xml:space="preserve">The result of such events in a local population tend to alter the genetic distance of this population with surrounding populations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p>
    <w:p w:rsidR="00ED5A6E" w:rsidRDefault="006E25F7">
      <w:pPr>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lang w:val="fr-CA"/>
        </w:rPr>
        <w:t>jjjjjjjjjjjjjjjjjjjjjjjjjjjjjjjjjjjjjjjjjjjjjjjjjjjjjjjjjjjjjjjjjj</w:t>
      </w:r>
      <w:bookmarkStart w:id="0" w:name="_GoBack"/>
      <w:bookmarkEnd w:id="0"/>
      <w:r w:rsidR="00ED5A6E">
        <w:rPr>
          <w:rFonts w:ascii="Times New Roman" w:eastAsia="Times New Roman" w:hAnsi="Times New Roman" w:cs="Times New Roman"/>
          <w:sz w:val="24"/>
          <w:szCs w:val="24"/>
          <w:lang w:val="fr-CA"/>
        </w:rPr>
        <w:br w:type="page"/>
      </w:r>
    </w:p>
    <w:p w:rsidR="00ED5A6E" w:rsidRPr="00ED5A6E" w:rsidRDefault="00ED5A6E" w:rsidP="00ED5A6E">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Landscape genetics can therefore help us address a wide array of questions</w:t>
      </w:r>
      <w:r>
        <w:rPr>
          <w:rFonts w:ascii="Times New Roman" w:eastAsia="Times New Roman" w:hAnsi="Times New Roman" w:cs="Times New Roman"/>
          <w:sz w:val="24"/>
          <w:szCs w:val="24"/>
        </w:rPr>
        <w:t xml:space="preserve"> which can be divided in four categories depending on what they focus 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1","issue":"2","issued":{"date-parts":[["2013","7","28"]]},"page":"253-261","title":"A conceptual framework for the spatial analysis of landscape genetic data","type":"article-journal","volume":"14"},"uris":["http://www.mendeley.com/documents/?uuid=17c3354d-b8cf-4f88-9484-a72ad721ebe2"]}],"mendeley":{"formattedCitation":"(Wagner &amp; Fortin, 2013)","plainTextFormattedCitation":"(Wagner &amp; Fortin, 2013)","previouslyFormattedCitation":"(Wagner &amp; Fortin,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741B4">
        <w:rPr>
          <w:rFonts w:ascii="Times New Roman" w:eastAsia="Times New Roman" w:hAnsi="Times New Roman" w:cs="Times New Roman"/>
          <w:noProof/>
          <w:sz w:val="24"/>
          <w:szCs w:val="24"/>
        </w:rPr>
        <w:t>(Wagner &amp; Fortin,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opulation-level genetic diversity (node-based), local population-level connectedness (neighborhood-based), spatial separation of genetically-coherent clusters of populations (boundary-based), and finally the connectivity between populations (link-based).</w:t>
      </w:r>
    </w:p>
    <w:p w:rsidR="00713444" w:rsidRPr="00ED5A6E" w:rsidRDefault="00713444"/>
    <w:sectPr w:rsidR="00713444" w:rsidRPr="00ED5A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2NDI2MLQ0tDAzM7RU0lEKTi0uzszPAykwrAUAzVR2uCwAAAA="/>
  </w:docVars>
  <w:rsids>
    <w:rsidRoot w:val="00F81D6F"/>
    <w:rsid w:val="006E25F7"/>
    <w:rsid w:val="00713444"/>
    <w:rsid w:val="00ED5A6E"/>
    <w:rsid w:val="00EE582A"/>
    <w:rsid w:val="00F81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98F17"/>
  <w15:chartTrackingRefBased/>
  <w15:docId w15:val="{81E23607-C6D0-4C28-BF8F-17F60E312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6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33</TotalTime>
  <Pages>1</Pages>
  <Words>7278</Words>
  <Characters>41485</Characters>
  <Application>Microsoft Office Word</Application>
  <DocSecurity>0</DocSecurity>
  <Lines>345</Lines>
  <Paragraphs>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cp:revision>
  <dcterms:created xsi:type="dcterms:W3CDTF">2019-09-19T18:45:00Z</dcterms:created>
  <dcterms:modified xsi:type="dcterms:W3CDTF">2019-10-11T17:08:00Z</dcterms:modified>
</cp:coreProperties>
</file>